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AA7524">
      <w:pPr>
        <w:spacing w:line="360" w:lineRule="auto"/>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628E" w:rsidRDefault="000E628E" w:rsidP="006C5F56">
      <w:pPr>
        <w:tabs>
          <w:tab w:val="left" w:pos="0"/>
        </w:tabs>
        <w:spacing w:line="360" w:lineRule="auto"/>
        <w:jc w:val="center"/>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r w:rsidR="00727CE7">
              <w:rPr>
                <w:rFonts w:ascii="Times New Roman" w:hAnsi="Times New Roman" w:cs="Times New Roman"/>
                <w:sz w:val="24"/>
                <w:szCs w:val="24"/>
                <w:lang w:val="en-ID"/>
              </w:rPr>
              <w:t>yasa</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dikarenakan kurangnya minat masyarakat dalam menggunakan </w:t>
      </w:r>
      <w:r w:rsidRPr="000848F0">
        <w:rPr>
          <w:rFonts w:ascii="Times New Roman" w:hAnsi="Times New Roman" w:cs="Times New Roman"/>
          <w:sz w:val="24"/>
          <w:szCs w:val="24"/>
          <w:lang w:val="en-ID"/>
        </w:rPr>
        <w:lastRenderedPageBreak/>
        <w:t>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ontologi dalam merepresentasikan informasi sepeda motor dapat menjadi solusi dalam permasalahan ini. Ontologi merupakan sebuah cara untuk representasi pengetahuan dari sekumpulan konsep dalam sebuah domain dengan 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w:t>
      </w:r>
      <w:r w:rsidRPr="000848F0">
        <w:rPr>
          <w:rFonts w:ascii="Times New Roman" w:hAnsi="Times New Roman" w:cs="Times New Roman"/>
          <w:sz w:val="24"/>
          <w:szCs w:val="24"/>
          <w:lang w:val="en-ID"/>
        </w:rPr>
        <w:lastRenderedPageBreak/>
        <w:t xml:space="preserve">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ada penelitian ini mengangkat 4 (empat) rumusan masalah yang menjadi pokok permasalahan pendekatan metode Methontology dalam pembangunan model ontologi, pendekatan metode Prototyping dalam pembangunan sistem rekomendasi 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w:t>
      </w:r>
      <w:r w:rsidRPr="00E5616B">
        <w:rPr>
          <w:rFonts w:ascii="Times New Roman" w:hAnsi="Times New Roman" w:cs="Times New Roman"/>
          <w:sz w:val="24"/>
          <w:szCs w:val="24"/>
          <w:lang w:val="en-ID"/>
        </w:rPr>
        <w:lastRenderedPageBreak/>
        <w:t xml:space="preserve">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Banyaknya website yang menyediakan informasi lowongan pekerjaan yang sangat banyak menyebabkan kesulitan dalam melakukan pencarian pekerjaan yang cocok oleh pencari kerja, sehingga perlu adanya </w:t>
      </w:r>
      <w:r w:rsidRPr="00E5616B">
        <w:rPr>
          <w:rFonts w:ascii="Times New Roman" w:hAnsi="Times New Roman" w:cs="Times New Roman"/>
          <w:sz w:val="24"/>
          <w:szCs w:val="24"/>
          <w:lang w:val="en-ID"/>
        </w:rPr>
        <w:lastRenderedPageBreak/>
        <w:t xml:space="preserve">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w:t>
      </w:r>
      <w:r w:rsidRPr="00E76C34">
        <w:rPr>
          <w:rFonts w:ascii="Times New Roman" w:hAnsi="Times New Roman" w:cs="Times New Roman"/>
          <w:sz w:val="24"/>
          <w:szCs w:val="24"/>
        </w:rPr>
        <w:lastRenderedPageBreak/>
        <w:t xml:space="preserve">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lastRenderedPageBreak/>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lastRenderedPageBreak/>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evaluasi bertujuan untuk melakukan penilaian teknis atas ontologi, lingkungan perangkat lunaknya, dan dokumentasi yang berkaitan dengan 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lastRenderedPageBreak/>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lastRenderedPageBreak/>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lastRenderedPageBreak/>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w:t>
      </w:r>
      <w:r w:rsidRPr="00DD618F">
        <w:rPr>
          <w:rFonts w:ascii="Times New Roman" w:hAnsi="Times New Roman" w:cs="Times New Roman"/>
          <w:sz w:val="24"/>
          <w:szCs w:val="24"/>
          <w:lang w:val="en-ID"/>
        </w:rPr>
        <w:lastRenderedPageBreak/>
        <w:t xml:space="preserve">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lastRenderedPageBreak/>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w:lastRenderedPageBreak/>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w:t>
      </w:r>
      <w:r w:rsidRPr="00256DF3">
        <w:rPr>
          <w:rFonts w:ascii="Times New Roman" w:hAnsi="Times New Roman" w:cs="Times New Roman"/>
          <w:sz w:val="24"/>
          <w:szCs w:val="24"/>
          <w:lang w:val="en-ID"/>
        </w:rPr>
        <w:lastRenderedPageBreak/>
        <w:t xml:space="preserve">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 xml:space="preserve">Objective </w:t>
      </w:r>
      <w:r w:rsidR="003B4ABD" w:rsidRPr="00282744">
        <w:rPr>
          <w:rFonts w:ascii="Times New Roman" w:hAnsi="Times New Roman" w:cs="Times New Roman"/>
          <w:i/>
          <w:sz w:val="24"/>
          <w:szCs w:val="24"/>
          <w:lang w:val="en-ID"/>
        </w:rPr>
        <w:lastRenderedPageBreak/>
        <w:t>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lastRenderedPageBreak/>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w:t>
      </w:r>
      <w:r w:rsidR="00DF189F" w:rsidRPr="00DF189F">
        <w:rPr>
          <w:rFonts w:ascii="Times New Roman" w:hAnsi="Times New Roman" w:cs="Times New Roman"/>
          <w:sz w:val="24"/>
          <w:szCs w:val="24"/>
          <w:lang w:val="en-ID"/>
        </w:rPr>
        <w:lastRenderedPageBreak/>
        <w:t>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lastRenderedPageBreak/>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70"/>
        <w:gridCol w:w="4059"/>
        <w:gridCol w:w="2189"/>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w:t>
      </w:r>
      <w:r>
        <w:rPr>
          <w:rFonts w:ascii="Times New Roman" w:hAnsi="Times New Roman" w:cs="Times New Roman"/>
          <w:sz w:val="24"/>
          <w:szCs w:val="24"/>
          <w:lang w:val="en-ID"/>
        </w:rPr>
        <w:lastRenderedPageBreak/>
        <w:t xml:space="preserve">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739294" cy="12268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759647" cy="1232089"/>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kahir adalah tahap evaluasi kinerja sistem yang bertujuan untuk mengetahui kinerja dari sistem yang telah dibangun. Pada tahap ini akan </w:t>
      </w:r>
      <w:r>
        <w:rPr>
          <w:rFonts w:ascii="Times New Roman" w:hAnsi="Times New Roman" w:cs="Times New Roman"/>
          <w:sz w:val="24"/>
          <w:szCs w:val="24"/>
          <w:lang w:val="en-ID"/>
        </w:rPr>
        <w:lastRenderedPageBreak/>
        <w:t>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696"/>
        <w:gridCol w:w="2412"/>
        <w:gridCol w:w="4110"/>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224" w:type="dxa"/>
        <w:tblInd w:w="709" w:type="dxa"/>
        <w:tblLook w:val="04A0" w:firstRow="1" w:lastRow="0" w:firstColumn="1" w:lastColumn="0" w:noHBand="0" w:noVBand="1"/>
      </w:tblPr>
      <w:tblGrid>
        <w:gridCol w:w="702"/>
        <w:gridCol w:w="2670"/>
        <w:gridCol w:w="3089"/>
        <w:gridCol w:w="763"/>
      </w:tblGrid>
      <w:tr w:rsidR="00B44887" w:rsidTr="000C5914">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119" w:type="dxa"/>
          </w:tcPr>
          <w:p w:rsidR="00B44887" w:rsidRPr="00B44887" w:rsidRDefault="00B44887" w:rsidP="000C5914">
            <w:pPr>
              <w:pStyle w:val="ListParagraph"/>
              <w:spacing w:line="360" w:lineRule="auto"/>
              <w:ind w:left="-396" w:firstLine="396"/>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708"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lastRenderedPageBreak/>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2</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4484143" cy="1458509"/>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679273" cy="1521977"/>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305300" cy="24217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12028" cy="242551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297680" cy="2417445"/>
            <wp:effectExtent l="0" t="0" r="762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11374" cy="24251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603" cy="242471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82440" cy="2408873"/>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95562" cy="241625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06923" cy="242264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w:t>
      </w:r>
      <w:r w:rsidR="00985C73">
        <w:rPr>
          <w:rFonts w:ascii="Times New Roman" w:hAnsi="Times New Roman" w:cs="Times New Roman"/>
          <w:sz w:val="24"/>
          <w:szCs w:val="24"/>
          <w:lang w:val="en-ID"/>
        </w:rPr>
        <w:lastRenderedPageBreak/>
        <w:t xml:space="preserve">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w:t>
      </w:r>
      <w:r w:rsidR="00400803">
        <w:rPr>
          <w:rFonts w:ascii="Times New Roman" w:hAnsi="Times New Roman" w:cs="Times New Roman"/>
          <w:sz w:val="24"/>
          <w:szCs w:val="24"/>
          <w:lang w:val="en-ID"/>
        </w:rPr>
        <w:lastRenderedPageBreak/>
        <w:t>motor. 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0060" cy="2413159"/>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94395" cy="2415597"/>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1636"/>
      <w:bookmarkStart w:id="22"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1"/>
      <w:r w:rsidRPr="00BB05D8">
        <w:rPr>
          <w:rFonts w:ascii="Times New Roman" w:hAnsi="Times New Roman" w:cs="Times New Roman"/>
          <w:color w:val="auto"/>
          <w:sz w:val="24"/>
          <w:szCs w:val="24"/>
        </w:rPr>
        <w:t xml:space="preserve"> Fitur-fitur Sistem Rekomendasi Pemilihan Sepeda Motor</w:t>
      </w:r>
      <w:bookmarkEnd w:id="22"/>
    </w:p>
    <w:tbl>
      <w:tblPr>
        <w:tblStyle w:val="TableGrid"/>
        <w:tblW w:w="7224" w:type="dxa"/>
        <w:tblInd w:w="709" w:type="dxa"/>
        <w:tblLayout w:type="fixed"/>
        <w:tblLook w:val="04A0" w:firstRow="1" w:lastRow="0" w:firstColumn="1" w:lastColumn="0" w:noHBand="0" w:noVBand="1"/>
      </w:tblPr>
      <w:tblGrid>
        <w:gridCol w:w="570"/>
        <w:gridCol w:w="1835"/>
        <w:gridCol w:w="2126"/>
        <w:gridCol w:w="2693"/>
      </w:tblGrid>
      <w:tr w:rsidR="007821AE" w:rsidTr="008C0DC3">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126"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693"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w:t>
            </w:r>
            <w:r>
              <w:rPr>
                <w:rFonts w:ascii="Times New Roman" w:hAnsi="Times New Roman" w:cs="Times New Roman"/>
                <w:sz w:val="24"/>
                <w:szCs w:val="24"/>
                <w:lang w:val="en-ID"/>
              </w:rPr>
              <w:lastRenderedPageBreak/>
              <w:t>pengetahuan yang terdapat pada sistem.</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setiap bagian pengetahuan yang ada dengan mengklik </w:t>
            </w:r>
            <w:r w:rsidRPr="00A266AF">
              <w:rPr>
                <w:rFonts w:ascii="Times New Roman" w:hAnsi="Times New Roman" w:cs="Times New Roman"/>
                <w:i/>
                <w:sz w:val="24"/>
                <w:szCs w:val="24"/>
                <w:lang w:val="en-ID"/>
              </w:rPr>
              <w:lastRenderedPageBreak/>
              <w:t>hyperlink</w:t>
            </w:r>
            <w:r>
              <w:rPr>
                <w:rFonts w:ascii="Times New Roman" w:hAnsi="Times New Roman" w:cs="Times New Roman"/>
                <w:sz w:val="24"/>
                <w:szCs w:val="24"/>
                <w:lang w:val="en-ID"/>
              </w:rPr>
              <w:t xml:space="preserve"> yang diinginkan secara berkesinambung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Pr="00B8639A">
        <w:rPr>
          <w:rFonts w:ascii="Times New Roman" w:hAnsi="Times New Roman" w:cs="Times New Roman"/>
          <w:i/>
          <w:sz w:val="24"/>
          <w:szCs w:val="24"/>
        </w:rPr>
        <w:t>Linux</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Pr>
          <w:rFonts w:ascii="Times New Roman" w:hAnsi="Times New Roman" w:cs="Times New Roman"/>
          <w:sz w:val="24"/>
          <w:szCs w:val="24"/>
        </w:rPr>
        <w:t xml:space="preserve"> dan Plesk sev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proses pengunggahan ontologi menuju server Fuseki serta melakukan </w:t>
      </w:r>
      <w:r>
        <w:rPr>
          <w:rFonts w:ascii="Times New Roman" w:hAnsi="Times New Roman" w:cs="Times New Roman"/>
          <w:sz w:val="24"/>
          <w:szCs w:val="24"/>
        </w:rPr>
        <w:lastRenderedPageBreak/>
        <w:t xml:space="preserve">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634191" w:rsidTr="00ED0166">
        <w:tc>
          <w:tcPr>
            <w:tcW w:w="4106"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ED0166">
        <w:tc>
          <w:tcPr>
            <w:tcW w:w="7933" w:type="dxa"/>
            <w:gridSpan w:val="5"/>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ED0166">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4C623F" w:rsidTr="00ED0166">
        <w:tc>
          <w:tcPr>
            <w:tcW w:w="4106"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ED0166">
        <w:tc>
          <w:tcPr>
            <w:tcW w:w="7933" w:type="dxa"/>
            <w:gridSpan w:val="5"/>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ED0166">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4B27CB" w:rsidTr="00ED0166">
        <w:tc>
          <w:tcPr>
            <w:tcW w:w="4106"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ED0166">
        <w:tc>
          <w:tcPr>
            <w:tcW w:w="7933" w:type="dxa"/>
            <w:gridSpan w:val="5"/>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4B27CB" w:rsidTr="00ED0166">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5 sepeda motor yang menggunakan sistem transmisi auto!</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87240" cy="415674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a:extLst>
                        <a:ext uri="{28A0092B-C50C-407E-A947-70E740481C1C}">
                          <a14:useLocalDpi xmlns:a14="http://schemas.microsoft.com/office/drawing/2010/main" val="0"/>
                        </a:ext>
                      </a:extLst>
                    </a:blip>
                    <a:stretch>
                      <a:fillRect/>
                    </a:stretch>
                  </pic:blipFill>
                  <pic:spPr>
                    <a:xfrm>
                      <a:off x="0" y="0"/>
                      <a:ext cx="4616009" cy="4182815"/>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6" w:name="_Ref65221736"/>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26"/>
      <w:r w:rsidRPr="00126C33">
        <w:rPr>
          <w:rFonts w:ascii="Times New Roman" w:hAnsi="Times New Roman" w:cs="Times New Roman"/>
          <w:color w:val="auto"/>
          <w:sz w:val="24"/>
          <w:szCs w:val="24"/>
        </w:rPr>
        <w:t xml:space="preserve"> Diagram Alir Proses Pengujian Penjelajahan</w:t>
      </w:r>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49360" cy="41224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a:extLst>
                        <a:ext uri="{28A0092B-C50C-407E-A947-70E740481C1C}">
                          <a14:useLocalDpi xmlns:a14="http://schemas.microsoft.com/office/drawing/2010/main" val="0"/>
                        </a:ext>
                      </a:extLst>
                    </a:blip>
                    <a:stretch>
                      <a:fillRect/>
                    </a:stretch>
                  </pic:blipFill>
                  <pic:spPr>
                    <a:xfrm>
                      <a:off x="0" y="0"/>
                      <a:ext cx="4582898" cy="4152810"/>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r w:rsidRPr="00126C33">
        <w:rPr>
          <w:rFonts w:ascii="Times New Roman" w:hAnsi="Times New Roman" w:cs="Times New Roman"/>
          <w:color w:val="auto"/>
          <w:sz w:val="24"/>
          <w:szCs w:val="24"/>
        </w:rPr>
        <w:t xml:space="preserve">Gambar </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r w:rsidRPr="00126C33">
        <w:rPr>
          <w:rFonts w:ascii="Times New Roman" w:hAnsi="Times New Roman" w:cs="Times New Roman"/>
          <w:color w:val="auto"/>
          <w:sz w:val="24"/>
          <w:szCs w:val="24"/>
        </w:rPr>
        <w:t xml:space="preserve"> Diagram Alir Proses Pengujian Pencarian</w:t>
      </w:r>
    </w:p>
    <w:p w:rsidR="000716D7" w:rsidRDefault="00B17E12" w:rsidP="000716D7">
      <w:pPr>
        <w:spacing w:line="360" w:lineRule="auto"/>
        <w:ind w:firstLine="709"/>
        <w:jc w:val="both"/>
        <w:rPr>
          <w:rFonts w:ascii="Times New Roman" w:hAnsi="Times New Roman" w:cs="Times New Roman"/>
          <w:sz w:val="24"/>
          <w:szCs w:val="24"/>
          <w:lang w:val="en-ID"/>
        </w:rPr>
      </w:pPr>
      <w:r w:rsidRPr="00073037">
        <w:rPr>
          <w:rFonts w:ascii="Times New Roman" w:hAnsi="Times New Roman" w:cs="Times New Roman"/>
          <w:sz w:val="24"/>
          <w:szCs w:val="24"/>
          <w:lang w:val="en-ID"/>
        </w:rPr>
        <w:t xml:space="preserve">Gambar x menunjukan diagram alir proses pengujian </w:t>
      </w:r>
      <w:r w:rsidR="00CA07D2">
        <w:rPr>
          <w:rFonts w:ascii="Times New Roman" w:hAnsi="Times New Roman" w:cs="Times New Roman"/>
          <w:sz w:val="24"/>
          <w:szCs w:val="24"/>
          <w:lang w:val="en-ID"/>
        </w:rPr>
        <w:t>pencarian</w:t>
      </w:r>
      <w:r w:rsidRPr="00073037">
        <w:rPr>
          <w:rFonts w:ascii="Times New Roman" w:hAnsi="Times New Roman" w:cs="Times New Roman"/>
          <w:sz w:val="24"/>
          <w:szCs w:val="24"/>
          <w:lang w:val="en-ID"/>
        </w:rPr>
        <w:t xml:space="preserve"> yang dilakukan oleh pesert</w:t>
      </w:r>
      <w:r>
        <w:rPr>
          <w:rFonts w:ascii="Times New Roman" w:hAnsi="Times New Roman" w:cs="Times New Roman"/>
          <w:sz w:val="24"/>
          <w:szCs w:val="24"/>
          <w:lang w:val="en-ID"/>
        </w:rPr>
        <w:t>a</w:t>
      </w:r>
      <w:r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w:t>
      </w:r>
      <w:r w:rsidR="00B3031E">
        <w:rPr>
          <w:rFonts w:ascii="Times New Roman" w:hAnsi="Times New Roman" w:cs="Times New Roman"/>
          <w:sz w:val="24"/>
          <w:szCs w:val="24"/>
          <w:lang w:val="en-ID"/>
        </w:rPr>
        <w:lastRenderedPageBreak/>
        <w:t>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Sedangkan dari persepsi kemudahaan penggunaan sistem didefinifikan sebagai “sejauh mana seseorang percaya bahwa sistem tertentu akan bebas dari upaya” (Davis, 1989).</w:t>
      </w:r>
    </w:p>
    <w:p w:rsidR="00505BBB" w:rsidRDefault="0034549A" w:rsidP="00505BBB">
      <w:pPr>
        <w:pStyle w:val="ListParagraph"/>
        <w:keepNext/>
        <w:spacing w:line="360" w:lineRule="auto"/>
        <w:ind w:left="0" w:firstLine="709"/>
        <w:jc w:val="both"/>
      </w:pPr>
      <w:r>
        <w:rPr>
          <w:rFonts w:ascii="Times New Roman" w:hAnsi="Times New Roman" w:cs="Times New Roman"/>
          <w:noProof/>
          <w:sz w:val="24"/>
          <w:szCs w:val="24"/>
        </w:rPr>
        <w:drawing>
          <wp:inline distT="0" distB="0" distL="0" distR="0">
            <wp:extent cx="4555903" cy="25298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2">
                      <a:extLst>
                        <a:ext uri="{28A0092B-C50C-407E-A947-70E740481C1C}">
                          <a14:useLocalDpi xmlns:a14="http://schemas.microsoft.com/office/drawing/2010/main" val="0"/>
                        </a:ext>
                      </a:extLst>
                    </a:blip>
                    <a:stretch>
                      <a:fillRect/>
                    </a:stretch>
                  </pic:blipFill>
                  <pic:spPr>
                    <a:xfrm>
                      <a:off x="0" y="0"/>
                      <a:ext cx="4564553" cy="2534643"/>
                    </a:xfrm>
                    <a:prstGeom prst="rect">
                      <a:avLst/>
                    </a:prstGeom>
                  </pic:spPr>
                </pic:pic>
              </a:graphicData>
            </a:graphic>
          </wp:inline>
        </w:drawing>
      </w:r>
    </w:p>
    <w:p w:rsidR="00A77D59" w:rsidRPr="00505BBB" w:rsidRDefault="00505BBB" w:rsidP="00505BBB">
      <w:pPr>
        <w:pStyle w:val="Caption"/>
        <w:ind w:left="709"/>
        <w:jc w:val="center"/>
        <w:rPr>
          <w:rFonts w:ascii="Times New Roman" w:hAnsi="Times New Roman" w:cs="Times New Roman"/>
          <w:color w:val="auto"/>
          <w:sz w:val="24"/>
          <w:szCs w:val="24"/>
          <w:lang w:val="en-ID"/>
        </w:rPr>
      </w:pPr>
      <w:bookmarkStart w:id="27" w:name="_Ref65222148"/>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27"/>
      <w:r w:rsidRPr="00505BBB">
        <w:rPr>
          <w:rFonts w:ascii="Times New Roman" w:hAnsi="Times New Roman" w:cs="Times New Roman"/>
          <w:color w:val="auto"/>
          <w:sz w:val="24"/>
          <w:szCs w:val="24"/>
        </w:rPr>
        <w:t xml:space="preserve"> Diagram Alir Proses Evaluasi Sistem</w:t>
      </w:r>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947AFC">
        <w:rPr>
          <w:rFonts w:ascii="Times New Roman" w:hAnsi="Times New Roman" w:cs="Times New Roman"/>
          <w:sz w:val="24"/>
          <w:szCs w:val="24"/>
          <w:lang w:val="en-ID"/>
        </w:rPr>
        <w:t>, PU) dan persepsi kemudahaa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lastRenderedPageBreak/>
        <w:t>Communication</w:t>
      </w:r>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stem, yang dimana telah dilakuak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lalui beberaa proses. Terdapat 3 (tiga)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Pr>
          <w:rFonts w:ascii="Times New Roman" w:hAnsi="Times New Roman" w:cs="Times New Roman"/>
          <w:b/>
          <w:sz w:val="24"/>
          <w:szCs w:val="24"/>
          <w:lang w:val="en-ID"/>
        </w:rPr>
        <w:t>tabel</w:t>
      </w:r>
      <w:r>
        <w:rPr>
          <w:rFonts w:ascii="Times New Roman" w:hAnsi="Times New Roman" w:cs="Times New Roman"/>
          <w:sz w:val="24"/>
          <w:szCs w:val="24"/>
          <w:lang w:val="en-ID"/>
        </w:rPr>
        <w:t xml:space="preserve"> berikut.</w:t>
      </w:r>
    </w:p>
    <w:tbl>
      <w:tblPr>
        <w:tblStyle w:val="TableGrid"/>
        <w:tblW w:w="6804" w:type="dxa"/>
        <w:tblInd w:w="1129" w:type="dxa"/>
        <w:tblLook w:val="04A0" w:firstRow="1" w:lastRow="0" w:firstColumn="1" w:lastColumn="0" w:noHBand="0" w:noVBand="1"/>
      </w:tblPr>
      <w:tblGrid>
        <w:gridCol w:w="2126"/>
        <w:gridCol w:w="2269"/>
        <w:gridCol w:w="2409"/>
      </w:tblGrid>
      <w:tr w:rsidR="009A1E7B" w:rsidTr="00322478">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22478">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26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22478">
        <w:tc>
          <w:tcPr>
            <w:tcW w:w="2126" w:type="dxa"/>
          </w:tcPr>
          <w:p w:rsidR="009A1E7B" w:rsidRDefault="00322478"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penuhnya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Pr="003A3094">
        <w:rPr>
          <w:rFonts w:ascii="Times New Roman" w:hAnsi="Times New Roman" w:cs="Times New Roman"/>
          <w:b/>
          <w:sz w:val="24"/>
          <w:szCs w:val="24"/>
          <w:lang w:val="en-ID"/>
        </w:rPr>
        <w:t>tabel</w:t>
      </w:r>
      <w:r w:rsidRPr="003A3094">
        <w:rPr>
          <w:rFonts w:ascii="Times New Roman" w:hAnsi="Times New Roman" w:cs="Times New Roman"/>
          <w:sz w:val="24"/>
          <w:szCs w:val="24"/>
          <w:lang w:val="en-ID"/>
        </w:rPr>
        <w:t xml:space="preserve"> berikut.</w:t>
      </w:r>
    </w:p>
    <w:tbl>
      <w:tblPr>
        <w:tblStyle w:val="TableGrid"/>
        <w:tblW w:w="6804" w:type="dxa"/>
        <w:tblInd w:w="1129" w:type="dxa"/>
        <w:tblLook w:val="04A0" w:firstRow="1" w:lastRow="0" w:firstColumn="1" w:lastColumn="0" w:noHBand="0" w:noVBand="1"/>
      </w:tblPr>
      <w:tblGrid>
        <w:gridCol w:w="2126"/>
        <w:gridCol w:w="2269"/>
        <w:gridCol w:w="2409"/>
      </w:tblGrid>
      <w:tr w:rsidR="003A3094" w:rsidTr="00322478">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22478">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26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22478">
        <w:tc>
          <w:tcPr>
            <w:tcW w:w="2126" w:type="dxa"/>
          </w:tcPr>
          <w:p w:rsidR="003A3094" w:rsidRDefault="00322478"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283B8D"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Evaluasi Persepsi Kegunaan Yang Dirasakan dan 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d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A90AA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V</w:t>
      </w:r>
    </w:p>
    <w:p w:rsidR="002226F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Ontologi</w:t>
      </w:r>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Spesifikasi</w:t>
      </w:r>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Akuisisi Pengetahuan</w:t>
      </w:r>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4B0C80" w:rsidRPr="00D5792F"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Konseptual</w:t>
      </w:r>
      <w:r w:rsidR="00D5792F">
        <w:rPr>
          <w:rFonts w:ascii="Times New Roman" w:hAnsi="Times New Roman" w:cs="Times New Roman"/>
          <w:b/>
          <w:sz w:val="24"/>
          <w:szCs w:val="24"/>
          <w:lang w:val="en-ID"/>
        </w:rPr>
        <w:t>i</w:t>
      </w:r>
      <w:r>
        <w:rPr>
          <w:rFonts w:ascii="Times New Roman" w:hAnsi="Times New Roman" w:cs="Times New Roman"/>
          <w:b/>
          <w:sz w:val="24"/>
          <w:szCs w:val="24"/>
          <w:lang w:val="en-ID"/>
        </w:rPr>
        <w:t>sasi</w:t>
      </w:r>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013960" cy="300081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33">
                      <a:extLst>
                        <a:ext uri="{28A0092B-C50C-407E-A947-70E740481C1C}">
                          <a14:useLocalDpi xmlns:a14="http://schemas.microsoft.com/office/drawing/2010/main" val="0"/>
                        </a:ext>
                      </a:extLst>
                    </a:blip>
                    <a:stretch>
                      <a:fillRect/>
                    </a:stretch>
                  </pic:blipFill>
                  <pic:spPr>
                    <a:xfrm>
                      <a:off x="0" y="0"/>
                      <a:ext cx="5034932" cy="3013368"/>
                    </a:xfrm>
                    <a:prstGeom prst="rect">
                      <a:avLst/>
                    </a:prstGeom>
                  </pic:spPr>
                </pic:pic>
              </a:graphicData>
            </a:graphic>
          </wp:inline>
        </w:drawing>
      </w:r>
    </w:p>
    <w:p w:rsidR="005974F5" w:rsidRPr="006475CE" w:rsidRDefault="006475CE" w:rsidP="006475CE">
      <w:pPr>
        <w:pStyle w:val="Caption"/>
        <w:jc w:val="center"/>
        <w:rPr>
          <w:rFonts w:ascii="Times New Roman" w:hAnsi="Times New Roman" w:cs="Times New Roman"/>
          <w:color w:val="auto"/>
          <w:sz w:val="24"/>
          <w:szCs w:val="24"/>
          <w:lang w:val="en-ID"/>
        </w:rPr>
      </w:pPr>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r w:rsidRPr="006475CE">
        <w:rPr>
          <w:rFonts w:ascii="Times New Roman" w:hAnsi="Times New Roman" w:cs="Times New Roman"/>
          <w:color w:val="auto"/>
          <w:sz w:val="24"/>
          <w:szCs w:val="24"/>
        </w:rPr>
        <w:t xml:space="preserve"> Konseptual Ontologi</w:t>
      </w:r>
    </w:p>
    <w:p w:rsidR="004B0C80" w:rsidRPr="006121C7"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ntegrasi</w:t>
      </w:r>
    </w:p>
    <w:p w:rsidR="006121C7" w:rsidRPr="00C17D9A"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mplementasi</w:t>
      </w:r>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lastRenderedPageBreak/>
        <w:drawing>
          <wp:inline distT="0" distB="0" distL="0" distR="0">
            <wp:extent cx="4998720" cy="24449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34">
                      <a:extLst>
                        <a:ext uri="{28A0092B-C50C-407E-A947-70E740481C1C}">
                          <a14:useLocalDpi xmlns:a14="http://schemas.microsoft.com/office/drawing/2010/main" val="0"/>
                        </a:ext>
                      </a:extLst>
                    </a:blip>
                    <a:srcRect b="34785"/>
                    <a:stretch/>
                  </pic:blipFill>
                  <pic:spPr bwMode="auto">
                    <a:xfrm>
                      <a:off x="0" y="0"/>
                      <a:ext cx="5009863" cy="2450398"/>
                    </a:xfrm>
                    <a:prstGeom prst="rect">
                      <a:avLst/>
                    </a:prstGeom>
                    <a:ln>
                      <a:noFill/>
                    </a:ln>
                    <a:extLst>
                      <a:ext uri="{53640926-AAD7-44D8-BBD7-CCE9431645EC}">
                        <a14:shadowObscured xmlns:a14="http://schemas.microsoft.com/office/drawing/2010/main"/>
                      </a:ext>
                    </a:extLst>
                  </pic:spPr>
                </pic:pic>
              </a:graphicData>
            </a:graphic>
          </wp:inline>
        </w:drawing>
      </w:r>
    </w:p>
    <w:p w:rsidR="00314E0B" w:rsidRPr="006475CE" w:rsidRDefault="006475CE" w:rsidP="006475CE">
      <w:pPr>
        <w:pStyle w:val="Caption"/>
        <w:jc w:val="center"/>
        <w:rPr>
          <w:rFonts w:ascii="Times New Roman" w:hAnsi="Times New Roman" w:cs="Times New Roman"/>
          <w:color w:val="auto"/>
          <w:sz w:val="24"/>
          <w:szCs w:val="24"/>
          <w:lang w:val="en-ID"/>
        </w:rPr>
      </w:pPr>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0C7EB9">
        <w:rPr>
          <w:rFonts w:ascii="Times New Roman" w:hAnsi="Times New Roman" w:cs="Times New Roman"/>
          <w:noProof/>
          <w:color w:val="auto"/>
          <w:sz w:val="24"/>
          <w:szCs w:val="24"/>
        </w:rPr>
        <w:t>2</w:t>
      </w:r>
      <w:r w:rsidRPr="006475CE">
        <w:rPr>
          <w:rFonts w:ascii="Times New Roman" w:hAnsi="Times New Roman" w:cs="Times New Roman"/>
          <w:color w:val="auto"/>
          <w:sz w:val="24"/>
          <w:szCs w:val="24"/>
        </w:rPr>
        <w:fldChar w:fldCharType="end"/>
      </w:r>
      <w:r w:rsidRPr="006475CE">
        <w:rPr>
          <w:rFonts w:ascii="Times New Roman" w:hAnsi="Times New Roman" w:cs="Times New Roman"/>
          <w:color w:val="auto"/>
          <w:sz w:val="24"/>
          <w:szCs w:val="24"/>
        </w:rPr>
        <w:t xml:space="preserve"> Ontograf</w:t>
      </w:r>
    </w:p>
    <w:p w:rsidR="006121C7" w:rsidRPr="006121C7"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Evaluasi</w:t>
      </w:r>
    </w:p>
    <w:p w:rsidR="006121C7" w:rsidRPr="007409F5"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Dokumentasi</w:t>
      </w:r>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ada tahap ini, akan dilakukan roses dokumentasi ontologi sepeda motor baik dalam kode ontologi, teks bahasa alami yang dilampirkan pada desfinisi 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 xml:space="preserve">ontologi yang memberikan gambaran secara matematis komponen yang ditunjukan pada </w:t>
      </w:r>
      <w:r w:rsidRPr="00BC53C0">
        <w:rPr>
          <w:rFonts w:ascii="Times New Roman" w:hAnsi="Times New Roman" w:cs="Times New Roman"/>
          <w:b/>
          <w:sz w:val="24"/>
          <w:szCs w:val="24"/>
        </w:rPr>
        <w:t>gambarx</w:t>
      </w:r>
      <w:r w:rsidRPr="00BC53C0">
        <w:rPr>
          <w:rFonts w:ascii="Times New Roman" w:hAnsi="Times New Roman" w:cs="Times New Roman"/>
          <w:sz w:val="24"/>
          <w:szCs w:val="24"/>
        </w:rPr>
        <w:t>.</w:t>
      </w:r>
    </w:p>
    <w:p w:rsidR="000C7EB9" w:rsidRDefault="000C7EB9" w:rsidP="000C7EB9">
      <w:pPr>
        <w:pStyle w:val="ListParagraph"/>
        <w:keepNext/>
        <w:spacing w:before="240" w:line="360" w:lineRule="auto"/>
        <w:ind w:left="0"/>
        <w:jc w:val="both"/>
      </w:pPr>
      <w:r>
        <w:rPr>
          <w:noProof/>
        </w:rPr>
        <w:drawing>
          <wp:inline distT="0" distB="0" distL="0" distR="0" wp14:anchorId="306E2C51" wp14:editId="5938A4D7">
            <wp:extent cx="5006340" cy="1436349"/>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721" cy="1446213"/>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Pr="000C7EB9">
        <w:rPr>
          <w:rFonts w:ascii="Times New Roman" w:hAnsi="Times New Roman" w:cs="Times New Roman"/>
          <w:noProof/>
          <w:color w:val="auto"/>
          <w:sz w:val="24"/>
          <w:szCs w:val="24"/>
        </w:rPr>
        <w:t>3</w:t>
      </w:r>
      <w:r w:rsidRPr="000C7EB9">
        <w:rPr>
          <w:rFonts w:ascii="Times New Roman" w:hAnsi="Times New Roman" w:cs="Times New Roman"/>
          <w:color w:val="auto"/>
          <w:sz w:val="24"/>
          <w:szCs w:val="24"/>
        </w:rPr>
        <w:fldChar w:fldCharType="end"/>
      </w:r>
      <w:r w:rsidRPr="000C7EB9">
        <w:rPr>
          <w:rFonts w:ascii="Times New Roman" w:hAnsi="Times New Roman" w:cs="Times New Roman"/>
          <w:color w:val="auto"/>
          <w:sz w:val="24"/>
          <w:szCs w:val="24"/>
        </w:rPr>
        <w:t xml:space="preserve"> Metric Ontologi</w:t>
      </w:r>
    </w:p>
    <w:p w:rsidR="002226F6" w:rsidRPr="00C902CC"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Sistem</w:t>
      </w:r>
    </w:p>
    <w:p w:rsidR="00C902CC"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lastRenderedPageBreak/>
        <w:t xml:space="preserve">Pada bagian implementasi </w:t>
      </w:r>
      <w:r>
        <w:rPr>
          <w:rFonts w:ascii="Times New Roman" w:hAnsi="Times New Roman" w:cs="Times New Roman"/>
          <w:sz w:val="24"/>
          <w:szCs w:val="24"/>
          <w:lang w:val="en-ID"/>
        </w:rPr>
        <w:t>sistem ini akan dijabarkan mengenai implementasi sistem sesuai dengan tahapan yang telah ditentukan. Berikut ini merupakan implementasi sistem.</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sidRPr="004D243D">
        <w:rPr>
          <w:rFonts w:ascii="Times New Roman" w:hAnsi="Times New Roman" w:cs="Times New Roman"/>
          <w:b/>
          <w:sz w:val="24"/>
          <w:szCs w:val="24"/>
          <w:lang w:val="en-ID"/>
        </w:rPr>
        <w:t>Lingkungan Implementasi</w:t>
      </w:r>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Pr>
          <w:rFonts w:ascii="Times New Roman" w:hAnsi="Times New Roman" w:cs="Times New Roman"/>
          <w:b/>
          <w:sz w:val="24"/>
          <w:szCs w:val="24"/>
          <w:lang w:val="en-ID"/>
        </w:rPr>
        <w:t>Linux (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 Ontologi ke Dalam Sistem</w:t>
      </w:r>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28" w:name="_Ref65066705"/>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28"/>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p>
    <w:tbl>
      <w:tblPr>
        <w:tblStyle w:val="TableGrid"/>
        <w:tblW w:w="0" w:type="auto"/>
        <w:tblLook w:val="04A0" w:firstRow="1" w:lastRow="0" w:firstColumn="1" w:lastColumn="0" w:noHBand="0" w:noVBand="1"/>
      </w:tblPr>
      <w:tblGrid>
        <w:gridCol w:w="7927"/>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lastRenderedPageBreak/>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Implementasi </w:t>
      </w:r>
      <w:r>
        <w:rPr>
          <w:rFonts w:ascii="Times New Roman" w:hAnsi="Times New Roman" w:cs="Times New Roman"/>
          <w:b/>
          <w:i/>
          <w:sz w:val="24"/>
          <w:szCs w:val="24"/>
          <w:lang w:val="en-ID"/>
        </w:rPr>
        <w:t xml:space="preserve">User Interface </w:t>
      </w:r>
      <w:r>
        <w:rPr>
          <w:rFonts w:ascii="Times New Roman" w:hAnsi="Times New Roman" w:cs="Times New Roman"/>
          <w:b/>
          <w:sz w:val="24"/>
          <w:szCs w:val="24"/>
          <w:lang w:val="en-ID"/>
        </w:rPr>
        <w:t>(Antarmuka) Sistem</w:t>
      </w:r>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3C3249">
        <w:rPr>
          <w:rFonts w:ascii="Times New Roman" w:hAnsi="Times New Roman" w:cs="Times New Roman"/>
          <w:b/>
          <w:sz w:val="24"/>
          <w:szCs w:val="24"/>
          <w:lang w:val="en-ID"/>
        </w:rPr>
        <w:t>gambar</w:t>
      </w:r>
      <w:r>
        <w:rPr>
          <w:rFonts w:ascii="Times New Roman" w:hAnsi="Times New Roman" w:cs="Times New Roman"/>
          <w:sz w:val="24"/>
          <w:szCs w:val="24"/>
          <w:lang w:val="en-ID"/>
        </w:rPr>
        <w:t xml:space="preserve"> 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B14010"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lastRenderedPageBreak/>
        <w:drawing>
          <wp:inline distT="0" distB="0" distL="0" distR="0" wp14:anchorId="4C4F99A9" wp14:editId="01B90A8A">
            <wp:extent cx="4816017" cy="3421380"/>
            <wp:effectExtent l="0" t="0" r="381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45194" cy="3442108"/>
                    </a:xfrm>
                    <a:prstGeom prst="rect">
                      <a:avLst/>
                    </a:prstGeom>
                  </pic:spPr>
                </pic:pic>
              </a:graphicData>
            </a:graphic>
          </wp:inline>
        </w:drawing>
      </w:r>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1A7F9F6" wp14:editId="400B899D">
            <wp:extent cx="4814675" cy="236220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18269" cy="2363963"/>
                    </a:xfrm>
                    <a:prstGeom prst="rect">
                      <a:avLst/>
                    </a:prstGeom>
                  </pic:spPr>
                </pic:pic>
              </a:graphicData>
            </a:graphic>
          </wp:inline>
        </w:drawing>
      </w:r>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w:t>
      </w:r>
      <w:r w:rsidRPr="00F83BA6">
        <w:rPr>
          <w:rFonts w:ascii="Times New Roman" w:hAnsi="Times New Roman" w:cs="Times New Roman"/>
          <w:sz w:val="24"/>
          <w:szCs w:val="24"/>
          <w:lang w:val="en-ID"/>
        </w:rPr>
        <w:lastRenderedPageBreak/>
        <w:t xml:space="preserve">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C1400AF" wp14:editId="42109604">
            <wp:extent cx="4823460" cy="245951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38597" cy="2467231"/>
                    </a:xfrm>
                    <a:prstGeom prst="rect">
                      <a:avLst/>
                    </a:prstGeom>
                  </pic:spPr>
                </pic:pic>
              </a:graphicData>
            </a:graphic>
          </wp:inline>
        </w:drawing>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w:t>
      </w:r>
      <w:r w:rsidRPr="002A034B">
        <w:rPr>
          <w:rFonts w:ascii="Times New Roman" w:hAnsi="Times New Roman" w:cs="Times New Roman"/>
          <w:sz w:val="24"/>
          <w:szCs w:val="24"/>
          <w:lang w:val="en-ID"/>
        </w:rPr>
        <w:t xml:space="preserve"> 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D5555D" w:rsidRDefault="00D5555D" w:rsidP="002A034B">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61FC270" wp14:editId="6DB28D55">
            <wp:extent cx="4795200" cy="2537460"/>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812259" cy="2546487"/>
                    </a:xfrm>
                    <a:prstGeom prst="rect">
                      <a:avLst/>
                    </a:prstGeom>
                  </pic:spPr>
                </pic:pic>
              </a:graphicData>
            </a:graphic>
          </wp:inline>
        </w:drawing>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Pr="00320EB7">
        <w:rPr>
          <w:rFonts w:ascii="Times New Roman" w:hAnsi="Times New Roman" w:cs="Times New Roman"/>
          <w:b/>
          <w:sz w:val="24"/>
          <w:szCs w:val="24"/>
          <w:lang w:val="en-ID"/>
        </w:rPr>
        <w:t>gambar</w:t>
      </w:r>
      <w:r w:rsidRPr="00320EB7">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D5555D" w:rsidRDefault="00D5555D" w:rsidP="009D78AD">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0962EB6C" wp14:editId="36D2F45C">
            <wp:extent cx="4823460" cy="236651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34801" cy="2372074"/>
                    </a:xfrm>
                    <a:prstGeom prst="rect">
                      <a:avLst/>
                    </a:prstGeom>
                  </pic:spPr>
                </pic:pic>
              </a:graphicData>
            </a:graphic>
          </wp:inline>
        </w:drawing>
      </w:r>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Pr="001B0671">
        <w:rPr>
          <w:rFonts w:ascii="Times New Roman" w:hAnsi="Times New Roman" w:cs="Times New Roman"/>
          <w:b/>
          <w:sz w:val="24"/>
          <w:szCs w:val="24"/>
          <w:lang w:val="en-ID"/>
        </w:rPr>
        <w:t>gambar</w:t>
      </w:r>
      <w:r w:rsidRPr="001B0671">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D5555D" w:rsidRDefault="00D5555D" w:rsidP="00D5555D">
      <w:pPr>
        <w:pStyle w:val="ListParagraph"/>
        <w:spacing w:before="240" w:line="360" w:lineRule="auto"/>
        <w:ind w:left="709"/>
        <w:jc w:val="center"/>
        <w:rPr>
          <w:rFonts w:ascii="Times New Roman" w:hAnsi="Times New Roman" w:cs="Times New Roman"/>
          <w:b/>
          <w:sz w:val="24"/>
          <w:szCs w:val="24"/>
          <w:lang w:val="en-ID"/>
        </w:rPr>
      </w:pPr>
      <w:r>
        <w:rPr>
          <w:noProof/>
        </w:rPr>
        <w:lastRenderedPageBreak/>
        <w:drawing>
          <wp:inline distT="0" distB="0" distL="0" distR="0" wp14:anchorId="09D7D67F" wp14:editId="033E57E4">
            <wp:extent cx="2588895" cy="5888387"/>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88895" cy="5888387"/>
                    </a:xfrm>
                    <a:prstGeom prst="rect">
                      <a:avLst/>
                    </a:prstGeom>
                  </pic:spPr>
                </pic:pic>
              </a:graphicData>
            </a:graphic>
          </wp:inline>
        </w:drawing>
      </w:r>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Pr="00C800B8">
        <w:rPr>
          <w:rFonts w:ascii="Times New Roman" w:hAnsi="Times New Roman" w:cs="Times New Roman"/>
          <w:b/>
          <w:sz w:val="24"/>
          <w:szCs w:val="24"/>
          <w:lang w:val="en-ID"/>
        </w:rPr>
        <w:t>gambar</w:t>
      </w:r>
      <w:r w:rsidRPr="00C800B8">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D5555D" w:rsidRPr="00040F57" w:rsidRDefault="00D5555D" w:rsidP="00D5555D">
      <w:pPr>
        <w:pStyle w:val="ListParagraph"/>
        <w:spacing w:before="240" w:line="360" w:lineRule="auto"/>
        <w:ind w:left="709"/>
        <w:jc w:val="both"/>
        <w:rPr>
          <w:rFonts w:ascii="Times New Roman" w:hAnsi="Times New Roman" w:cs="Times New Roman"/>
          <w:b/>
          <w:sz w:val="24"/>
          <w:szCs w:val="24"/>
          <w:lang w:val="en-ID"/>
        </w:rPr>
      </w:pPr>
      <w:r>
        <w:rPr>
          <w:noProof/>
        </w:rPr>
        <w:lastRenderedPageBreak/>
        <w:drawing>
          <wp:inline distT="0" distB="0" distL="0" distR="0" wp14:anchorId="193D5532" wp14:editId="05D096DB">
            <wp:extent cx="4564380" cy="2983489"/>
            <wp:effectExtent l="0" t="0" r="762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71846" cy="2988369"/>
                    </a:xfrm>
                    <a:prstGeom prst="rect">
                      <a:avLst/>
                    </a:prstGeom>
                  </pic:spPr>
                </pic:pic>
              </a:graphicData>
            </a:graphic>
          </wp:inline>
        </w:drawing>
      </w:r>
    </w:p>
    <w:p w:rsidR="002226F6" w:rsidRPr="00EA3644"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Pengujian dan Evaluasi Sistem</w:t>
      </w:r>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Fungsionalitas</w:t>
      </w:r>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p>
    <w:p w:rsidR="00F652CC" w:rsidRPr="00F652CC" w:rsidRDefault="00F652CC" w:rsidP="00F652CC">
      <w:pPr>
        <w:pStyle w:val="Caption"/>
        <w:keepNext/>
        <w:jc w:val="center"/>
        <w:rPr>
          <w:rFonts w:ascii="Times New Roman" w:hAnsi="Times New Roman" w:cs="Times New Roman"/>
          <w:color w:val="auto"/>
          <w:sz w:val="24"/>
          <w:szCs w:val="24"/>
        </w:rPr>
      </w:pPr>
      <w:bookmarkStart w:id="29" w:name="_Ref65223916"/>
      <w:r w:rsidRPr="00F652C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29"/>
      <w:r w:rsidRPr="00F652CC">
        <w:rPr>
          <w:rFonts w:ascii="Times New Roman" w:hAnsi="Times New Roman" w:cs="Times New Roman"/>
          <w:color w:val="auto"/>
          <w:sz w:val="24"/>
          <w:szCs w:val="24"/>
        </w:rPr>
        <w:t xml:space="preserve"> Kode Kebutuhan Sistem</w:t>
      </w:r>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w:t>
      </w:r>
      <w:r>
        <w:rPr>
          <w:rFonts w:ascii="Times New Roman" w:hAnsi="Times New Roman" w:cs="Times New Roman"/>
          <w:sz w:val="24"/>
          <w:szCs w:val="24"/>
          <w:lang w:val="en-ID"/>
        </w:rPr>
        <w:lastRenderedPageBreak/>
        <w:t xml:space="preserve">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30" w:name="_Ref65224724"/>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30"/>
      <w:r w:rsidRPr="00AA3973">
        <w:rPr>
          <w:rFonts w:ascii="Times New Roman" w:hAnsi="Times New Roman" w:cs="Times New Roman"/>
          <w:color w:val="auto"/>
          <w:sz w:val="24"/>
          <w:szCs w:val="24"/>
        </w:rPr>
        <w:t xml:space="preserve"> Black-Box Testing Penjelajah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31" w:name="_Ref65224725"/>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31"/>
      <w:r w:rsidRPr="00FA7037">
        <w:rPr>
          <w:rFonts w:ascii="Times New Roman" w:hAnsi="Times New Roman" w:cs="Times New Roman"/>
          <w:color w:val="auto"/>
          <w:sz w:val="24"/>
          <w:szCs w:val="24"/>
        </w:rPr>
        <w:t xml:space="preserve"> Black-Box Testing Pencari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32" w:name="_Ref65224727"/>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32"/>
      <w:r w:rsidRPr="00B40DCE">
        <w:rPr>
          <w:rFonts w:ascii="Times New Roman" w:hAnsi="Times New Roman" w:cs="Times New Roman"/>
          <w:color w:val="auto"/>
          <w:sz w:val="24"/>
          <w:szCs w:val="24"/>
        </w:rPr>
        <w:t xml:space="preserve">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w:t>
            </w:r>
            <w:r>
              <w:rPr>
                <w:rFonts w:ascii="Times New Roman" w:hAnsi="Times New Roman" w:cs="Times New Roman"/>
                <w:sz w:val="24"/>
                <w:szCs w:val="24"/>
                <w:lang w:val="en-ID"/>
              </w:rPr>
              <w:lastRenderedPageBreak/>
              <w:t>dengan metode SAW</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artisipan dan Pengumpulan Data</w:t>
      </w:r>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jarinagn mahasiswa angkatan 2017 dan 2018 dari Program Studi Informatika Universitas Udayan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Cisco Webex Meetings. Perangkat ini dipilih karena seluruh peserta 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w:t>
      </w:r>
      <w:r w:rsidRPr="00E61EBD">
        <w:rPr>
          <w:rFonts w:ascii="Times New Roman" w:hAnsi="Times New Roman" w:cs="Times New Roman"/>
          <w:sz w:val="24"/>
          <w:szCs w:val="24"/>
          <w:lang w:val="en-ID"/>
        </w:rPr>
        <w:lastRenderedPageBreak/>
        <w:t xml:space="preserve">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sidRPr="00E56A97">
        <w:rPr>
          <w:rFonts w:ascii="Times New Roman" w:hAnsi="Times New Roman" w:cs="Times New Roman"/>
          <w:b/>
          <w:sz w:val="24"/>
          <w:szCs w:val="24"/>
          <w:lang w:val="en-ID"/>
        </w:rPr>
        <w:t>Implementasi Pengujian Akurasi</w:t>
      </w:r>
    </w:p>
    <w:p w:rsidR="00444990" w:rsidRDefault="0067019B" w:rsidP="0044499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5 sepeda motor yang menggunakan sistem transmisi auto!</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konsumsi bahan bakar motor Address FI!</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nama-nama merek</w:t>
      </w:r>
      <w:r>
        <w:rPr>
          <w:rFonts w:ascii="Times New Roman" w:hAnsi="Times New Roman" w:cs="Times New Roman"/>
          <w:sz w:val="24"/>
          <w:szCs w:val="24"/>
          <w:lang w:val="en-ID"/>
        </w:rPr>
        <w:t>!</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motor yang menggunakan volume silinder 175cc!</w:t>
      </w:r>
    </w:p>
    <w:p w:rsidR="008F4610"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menggunakan jenis transmisi Bebek!</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uan Akurasi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lastRenderedPageBreak/>
        <w:t>Sebutkan sepeda motor yang termasuk dalam merek Honda yang menggunakan transmisi Manual, merupakan type motor Sport dan diproduksi tahun 2020!</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termasuk dalam merek Suzuki yang menggunakan transmisi Auto dan memiliki volume silinder 110cc!</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nama dealer yang merupakan dealer Honda yang berlokasi di Denpasar!</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rvice center yang merupakan service center Honda!</w:t>
      </w:r>
    </w:p>
    <w:p w:rsidR="006C0658"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termasuk dalam merek Kawasaki, menggunakan transmisi Manual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bebek dan type motor </w:t>
      </w:r>
      <w:r w:rsidR="0056646D" w:rsidRPr="001645D0">
        <w:rPr>
          <w:rFonts w:ascii="Times New Roman" w:hAnsi="Times New Roman" w:cs="Times New Roman"/>
          <w:i/>
          <w:sz w:val="24"/>
          <w:szCs w:val="24"/>
          <w:lang w:val="en-ID"/>
        </w:rPr>
        <w:t>daily</w:t>
      </w:r>
      <w:r w:rsidR="0056646D">
        <w:rPr>
          <w:rFonts w:ascii="Times New Roman" w:hAnsi="Times New Roman" w:cs="Times New Roman"/>
          <w:sz w:val="24"/>
          <w:szCs w:val="24"/>
          <w:lang w:val="en-ID"/>
        </w:rPr>
        <w:t xml:space="preserve"> sehingga didapatkan motor diantara lain Jupiter Z1, New Smash FI, Revo X, Supra X 125</w:t>
      </w:r>
      <w:r w:rsidR="002757CC">
        <w:rPr>
          <w:rFonts w:ascii="Times New Roman" w:hAnsi="Times New Roman" w:cs="Times New Roman"/>
          <w:sz w:val="24"/>
          <w:szCs w:val="24"/>
          <w:lang w:val="en-ID"/>
        </w:rPr>
        <w:t xml:space="preserve"> FI</w:t>
      </w:r>
      <w:r w:rsidR="0056646D">
        <w:rPr>
          <w:rFonts w:ascii="Times New Roman" w:hAnsi="Times New Roman" w:cs="Times New Roman"/>
          <w:sz w:val="24"/>
          <w:szCs w:val="24"/>
          <w:lang w:val="en-ID"/>
        </w:rPr>
        <w:t>, dan Vega Force.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33" w:name="_Ref65403838"/>
      <w:r w:rsidRPr="001645D0">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33"/>
      <w:r w:rsidRPr="001645D0">
        <w:rPr>
          <w:rFonts w:ascii="Times New Roman" w:hAnsi="Times New Roman" w:cs="Times New Roman"/>
          <w:color w:val="auto"/>
          <w:sz w:val="24"/>
          <w:szCs w:val="24"/>
        </w:rPr>
        <w:t xml:space="preserve"> Data Kriteria</w:t>
      </w:r>
    </w:p>
    <w:tbl>
      <w:tblPr>
        <w:tblStyle w:val="TableGrid"/>
        <w:tblW w:w="7224" w:type="dxa"/>
        <w:tblInd w:w="709" w:type="dxa"/>
        <w:tblLook w:val="04A0" w:firstRow="1" w:lastRow="0" w:firstColumn="1" w:lastColumn="0" w:noHBand="0" w:noVBand="1"/>
      </w:tblPr>
      <w:tblGrid>
        <w:gridCol w:w="570"/>
        <w:gridCol w:w="1268"/>
        <w:gridCol w:w="2551"/>
        <w:gridCol w:w="1509"/>
        <w:gridCol w:w="1326"/>
      </w:tblGrid>
      <w:tr w:rsidR="0056646D" w:rsidTr="00BE325C">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551"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326"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4</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34" w:name="_Ref65404775"/>
      <w:r w:rsidRPr="00C36C1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34"/>
      <w:r w:rsidRPr="00C36C1F">
        <w:rPr>
          <w:rFonts w:ascii="Times New Roman" w:hAnsi="Times New Roman" w:cs="Times New Roman"/>
          <w:color w:val="auto"/>
          <w:sz w:val="24"/>
          <w:szCs w:val="24"/>
        </w:rPr>
        <w:t xml:space="preserve"> Data Crips</w:t>
      </w:r>
    </w:p>
    <w:tbl>
      <w:tblPr>
        <w:tblStyle w:val="TableGrid"/>
        <w:tblW w:w="7490" w:type="dxa"/>
        <w:tblInd w:w="709" w:type="dxa"/>
        <w:tblLook w:val="04A0" w:firstRow="1" w:lastRow="0" w:firstColumn="1" w:lastColumn="0" w:noHBand="0" w:noVBand="1"/>
      </w:tblPr>
      <w:tblGrid>
        <w:gridCol w:w="846"/>
        <w:gridCol w:w="1966"/>
        <w:gridCol w:w="1851"/>
        <w:gridCol w:w="1701"/>
        <w:gridCol w:w="1126"/>
      </w:tblGrid>
      <w:tr w:rsidR="00A332A3" w:rsidTr="00BE325C">
        <w:tc>
          <w:tcPr>
            <w:tcW w:w="846"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66"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51"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701"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1126" w:type="dxa"/>
          </w:tcPr>
          <w:p w:rsidR="00A332A3" w:rsidRPr="00355417" w:rsidRDefault="00355417" w:rsidP="0035541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332A3" w:rsidTr="00BE325C">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1126"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332A3" w:rsidTr="00BE325C">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1126"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332A3" w:rsidTr="00BE325C">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1126"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332A3" w:rsidTr="00BE325C">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4.</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1126"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00A6195F" w:rsidRPr="00355417">
              <w:rPr>
                <w:rFonts w:ascii="Times New Roman" w:hAnsi="Times New Roman" w:cs="Times New Roman"/>
                <w:sz w:val="24"/>
                <w:szCs w:val="24"/>
                <w:lang w:val="en-ID"/>
              </w:rPr>
              <w:t>95</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00A6195F" w:rsidRPr="00355417">
              <w:rPr>
                <w:rFonts w:ascii="Times New Roman" w:hAnsi="Times New Roman" w:cs="Times New Roman"/>
                <w:sz w:val="24"/>
                <w:szCs w:val="24"/>
                <w:lang w:val="en-ID"/>
              </w:rPr>
              <w:t>3</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00A6195F" w:rsidRPr="00355417">
              <w:rPr>
                <w:rFonts w:ascii="Times New Roman" w:hAnsi="Times New Roman" w:cs="Times New Roman"/>
                <w:sz w:val="24"/>
                <w:szCs w:val="24"/>
                <w:lang w:val="en-ID"/>
              </w:rPr>
              <w:t>65</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00A6195F" w:rsidRPr="00355417">
              <w:rPr>
                <w:rFonts w:ascii="Times New Roman" w:hAnsi="Times New Roman" w:cs="Times New Roman"/>
                <w:sz w:val="24"/>
                <w:szCs w:val="24"/>
                <w:lang w:val="en-ID"/>
              </w:rPr>
              <w:t>12</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00A6195F" w:rsidRPr="00355417">
              <w:rPr>
                <w:rFonts w:ascii="Times New Roman" w:hAnsi="Times New Roman" w:cs="Times New Roman"/>
                <w:sz w:val="24"/>
                <w:szCs w:val="24"/>
                <w:lang w:val="en-ID"/>
              </w:rPr>
              <w:t>28</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00A6195F" w:rsidRPr="00355417">
              <w:rPr>
                <w:rFonts w:ascii="Times New Roman" w:hAnsi="Times New Roman" w:cs="Times New Roman"/>
                <w:sz w:val="24"/>
                <w:szCs w:val="24"/>
                <w:lang w:val="en-ID"/>
              </w:rPr>
              <w:t>44</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E325C">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00A6195F" w:rsidRPr="00355417">
              <w:rPr>
                <w:rFonts w:ascii="Times New Roman" w:hAnsi="Times New Roman" w:cs="Times New Roman"/>
                <w:sz w:val="24"/>
                <w:szCs w:val="24"/>
                <w:lang w:val="en-ID"/>
              </w:rPr>
              <w:t>6</w:t>
            </w:r>
          </w:p>
        </w:tc>
        <w:tc>
          <w:tcPr>
            <w:tcW w:w="112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ikut.</w:t>
      </w:r>
    </w:p>
    <w:p w:rsidR="00A04C08"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Selisih kriteria= </m:t>
          </m:r>
          <m:f>
            <m:fPr>
              <m:ctrlPr>
                <w:rPr>
                  <w:rFonts w:ascii="Cambria Math" w:hAnsi="Cambria Math" w:cs="Times New Roman"/>
                  <w:i/>
                  <w:sz w:val="24"/>
                  <w:szCs w:val="24"/>
                  <w:lang w:val="en-ID"/>
                </w:rPr>
              </m:ctrlPr>
            </m:fPr>
            <m:num>
              <m:r>
                <w:rPr>
                  <w:rFonts w:ascii="Cambria Math" w:hAnsi="Cambria Math" w:cs="Times New Roman"/>
                  <w:sz w:val="24"/>
                  <w:szCs w:val="24"/>
                  <w:lang w:val="en-ID"/>
                </w:rPr>
                <m:t>nilai maksimal kriteria-nilai minimal kriteria</m:t>
              </m:r>
            </m:num>
            <m:den>
              <m:r>
                <w:rPr>
                  <w:rFonts w:ascii="Cambria Math" w:hAnsi="Cambria Math" w:cs="Times New Roman"/>
                  <w:sz w:val="24"/>
                  <w:szCs w:val="24"/>
                  <w:lang w:val="en-ID"/>
                </w:rPr>
                <m:t>4</m:t>
              </m:r>
            </m:den>
          </m:f>
        </m:oMath>
      </m:oMathPara>
    </w:p>
    <w:p w:rsidR="00FB1047"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1=nilai minimal kriteria+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2=nilai crips 1+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3=nilai crips 2+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4=nilai crips 3+selisih kriteria</m:t>
          </m:r>
        </m:oMath>
      </m:oMathPara>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35" w:name="_Ref65405918"/>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35"/>
      <w:r w:rsidRPr="00576E44">
        <w:rPr>
          <w:rFonts w:ascii="Times New Roman" w:hAnsi="Times New Roman" w:cs="Times New Roman"/>
          <w:color w:val="auto"/>
          <w:sz w:val="24"/>
          <w:szCs w:val="24"/>
        </w:rPr>
        <w:t xml:space="preserve"> Data Alternatif</w:t>
      </w:r>
    </w:p>
    <w:tbl>
      <w:tblPr>
        <w:tblStyle w:val="TableGrid"/>
        <w:tblW w:w="8132" w:type="dxa"/>
        <w:tblInd w:w="-147" w:type="dxa"/>
        <w:tblLook w:val="04A0" w:firstRow="1" w:lastRow="0" w:firstColumn="1" w:lastColumn="0" w:noHBand="0" w:noVBand="1"/>
      </w:tblPr>
      <w:tblGrid>
        <w:gridCol w:w="570"/>
        <w:gridCol w:w="984"/>
        <w:gridCol w:w="1701"/>
        <w:gridCol w:w="1777"/>
        <w:gridCol w:w="1310"/>
        <w:gridCol w:w="1790"/>
      </w:tblGrid>
      <w:tr w:rsidR="002757CC" w:rsidTr="00BE325C">
        <w:tc>
          <w:tcPr>
            <w:tcW w:w="57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984"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701"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1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1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3,</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10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3.7 Liter</w:t>
            </w:r>
          </w:p>
        </w:tc>
        <w:tc>
          <w:tcPr>
            <w:tcW w:w="131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r w:rsidR="002757CC" w:rsidRPr="002757CC">
              <w:rPr>
                <w:rFonts w:ascii="Times New Roman" w:hAnsi="Times New Roman" w:cs="Times New Roman"/>
                <w:sz w:val="24"/>
                <w:szCs w:val="24"/>
                <w:lang w:val="en-ID"/>
              </w:rPr>
              <w:t>9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0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9,</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71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8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7,</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6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2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5,</w:t>
            </w:r>
            <w:r w:rsidR="002757CC" w:rsidRPr="002757CC">
              <w:rPr>
                <w:rFonts w:ascii="Times New Roman" w:hAnsi="Times New Roman" w:cs="Times New Roman"/>
                <w:sz w:val="24"/>
                <w:szCs w:val="24"/>
                <w:lang w:val="en-ID"/>
              </w:rPr>
              <w:t>6 km/Liter</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r w:rsidRPr="0079046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p>
    <w:tbl>
      <w:tblPr>
        <w:tblStyle w:val="TableGrid"/>
        <w:tblW w:w="6799" w:type="dxa"/>
        <w:tblInd w:w="709" w:type="dxa"/>
        <w:tblLook w:val="04A0" w:firstRow="1" w:lastRow="0" w:firstColumn="1" w:lastColumn="0" w:noHBand="0" w:noVBand="1"/>
      </w:tblPr>
      <w:tblGrid>
        <w:gridCol w:w="570"/>
        <w:gridCol w:w="1693"/>
        <w:gridCol w:w="1134"/>
        <w:gridCol w:w="1134"/>
        <w:gridCol w:w="1134"/>
        <w:gridCol w:w="1134"/>
      </w:tblGrid>
      <w:tr w:rsidR="00FE52C2" w:rsidTr="00BE325C">
        <w:tc>
          <w:tcPr>
            <w:tcW w:w="570"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693"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4.</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k melakukan normalisasi pada tan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1)</w:t>
      </w:r>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2)</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Default="00F2375C"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3)</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Default="00234235"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4)</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10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00</m:t>
              </m:r>
            </m:num>
            <m:den>
              <m:r>
                <m:rPr>
                  <m:sty m:val="p"/>
                </m:rPr>
                <w:rPr>
                  <w:rFonts w:ascii="Cambria Math" w:hAnsi="Cambria Math"/>
                  <w:lang w:val="en-ID"/>
                </w:rPr>
                <m:t>100</m:t>
              </m:r>
            </m:den>
          </m:f>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p>
    <w:tbl>
      <w:tblPr>
        <w:tblStyle w:val="TableGrid"/>
        <w:tblW w:w="6941" w:type="dxa"/>
        <w:tblInd w:w="709" w:type="dxa"/>
        <w:tblLook w:val="04A0" w:firstRow="1" w:lastRow="0" w:firstColumn="1" w:lastColumn="0" w:noHBand="0" w:noVBand="1"/>
      </w:tblPr>
      <w:tblGrid>
        <w:gridCol w:w="570"/>
        <w:gridCol w:w="1835"/>
        <w:gridCol w:w="1134"/>
        <w:gridCol w:w="1134"/>
        <w:gridCol w:w="1134"/>
        <w:gridCol w:w="1134"/>
      </w:tblGrid>
      <w:tr w:rsidR="004C348C" w:rsidTr="00BE325C">
        <w:tc>
          <w:tcPr>
            <w:tcW w:w="57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1=</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1 </m:t>
          </m:r>
        </m:oMath>
      </m:oMathPara>
    </w:p>
    <w:p w:rsid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81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2=</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14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74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3=</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 0,34+0,15+0,115+0,28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88</w:t>
      </w:r>
      <w:r>
        <w:rPr>
          <w:rFonts w:ascii="Times New Roman" w:eastAsiaTheme="minorEastAsia" w:hAnsi="Times New Roman" w:cs="Times New Roman"/>
          <w:sz w:val="24"/>
          <w:szCs w:val="24"/>
          <w:lang w:val="en-ID"/>
        </w:rPr>
        <w:t>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4=</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5=</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A26C5F" w:rsidRDefault="0040430F" w:rsidP="00A26C5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p>
    <w:tbl>
      <w:tblPr>
        <w:tblStyle w:val="TableGrid"/>
        <w:tblW w:w="7086" w:type="dxa"/>
        <w:tblInd w:w="709" w:type="dxa"/>
        <w:tblLook w:val="04A0" w:firstRow="1" w:lastRow="0" w:firstColumn="1" w:lastColumn="0" w:noHBand="0" w:noVBand="1"/>
      </w:tblPr>
      <w:tblGrid>
        <w:gridCol w:w="570"/>
        <w:gridCol w:w="1562"/>
        <w:gridCol w:w="982"/>
        <w:gridCol w:w="1049"/>
        <w:gridCol w:w="935"/>
        <w:gridCol w:w="992"/>
        <w:gridCol w:w="996"/>
      </w:tblGrid>
      <w:tr w:rsidR="00A26C5F" w:rsidTr="00BE325C">
        <w:tc>
          <w:tcPr>
            <w:tcW w:w="570"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62"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982"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bookmarkStart w:id="36" w:name="_GoBack"/>
            <w:bookmarkEnd w:id="36"/>
          </w:p>
        </w:tc>
        <w:tc>
          <w:tcPr>
            <w:tcW w:w="1049"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935"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992" w:type="dxa"/>
          </w:tcPr>
          <w:p w:rsidR="00A26C5F" w:rsidRPr="002757CC"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c>
          <w:tcPr>
            <w:tcW w:w="996" w:type="dxa"/>
          </w:tcPr>
          <w:p w:rsidR="00A26C5F" w:rsidRDefault="00A26C5F" w:rsidP="00561668">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26C5F" w:rsidTr="00BE325C">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98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15</w:t>
            </w:r>
          </w:p>
        </w:tc>
      </w:tr>
      <w:tr w:rsidR="00A26C5F" w:rsidTr="00BE325C">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98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r w:rsidR="00A26C5F" w:rsidTr="00BE325C">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98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A26C5F" w:rsidTr="00BE325C">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98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A26C5F" w:rsidTr="00BE325C">
        <w:tc>
          <w:tcPr>
            <w:tcW w:w="570"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62" w:type="dxa"/>
            <w:vAlign w:val="center"/>
          </w:tcPr>
          <w:p w:rsidR="00A26C5F" w:rsidRDefault="00A26C5F" w:rsidP="00561668">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98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049"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35"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vAlign w:val="center"/>
          </w:tcPr>
          <w:p w:rsidR="00A26C5F" w:rsidRDefault="00A26C5F" w:rsidP="00561668">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Pr="005C7A80">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4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bl>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Hasil Pengolahan dan Analisis Data</w:t>
      </w:r>
    </w:p>
    <w:sectPr w:rsidR="002226F6" w:rsidRPr="002226F6" w:rsidSect="000E628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556C" w:rsidRDefault="00E7556C" w:rsidP="000848F0">
      <w:pPr>
        <w:spacing w:after="0" w:line="240" w:lineRule="auto"/>
      </w:pPr>
      <w:r>
        <w:separator/>
      </w:r>
    </w:p>
  </w:endnote>
  <w:endnote w:type="continuationSeparator" w:id="0">
    <w:p w:rsidR="00E7556C" w:rsidRDefault="00E7556C"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556C" w:rsidRDefault="00E7556C" w:rsidP="000848F0">
      <w:pPr>
        <w:spacing w:after="0" w:line="240" w:lineRule="auto"/>
      </w:pPr>
      <w:r>
        <w:separator/>
      </w:r>
    </w:p>
  </w:footnote>
  <w:footnote w:type="continuationSeparator" w:id="0">
    <w:p w:rsidR="00E7556C" w:rsidRDefault="00E7556C" w:rsidP="000848F0">
      <w:pPr>
        <w:spacing w:after="0" w:line="240" w:lineRule="auto"/>
      </w:pPr>
      <w:r>
        <w:continuationSeparator/>
      </w:r>
    </w:p>
  </w:footnote>
  <w:footnote w:id="1">
    <w:p w:rsidR="001368D7" w:rsidRPr="00483153" w:rsidRDefault="001368D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1368D7" w:rsidRPr="00483153" w:rsidRDefault="001368D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F51E31FE"/>
    <w:lvl w:ilvl="0" w:tplc="2056054E">
      <w:start w:val="1"/>
      <w:numFmt w:val="decimal"/>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8"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2"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15:restartNumberingAfterBreak="0">
    <w:nsid w:val="3A520D9B"/>
    <w:multiLevelType w:val="hybridMultilevel"/>
    <w:tmpl w:val="6CEC2C80"/>
    <w:lvl w:ilvl="0" w:tplc="FAFAD922">
      <w:start w:val="1"/>
      <w:numFmt w:val="decimal"/>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537A2E80"/>
    <w:multiLevelType w:val="hybridMultilevel"/>
    <w:tmpl w:val="579A0CA8"/>
    <w:lvl w:ilvl="0" w:tplc="91CA5E22">
      <w:start w:val="1"/>
      <w:numFmt w:val="decimal"/>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3"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4"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8" w15:restartNumberingAfterBreak="0">
    <w:nsid w:val="61BD53D7"/>
    <w:multiLevelType w:val="hybridMultilevel"/>
    <w:tmpl w:val="FA54F194"/>
    <w:lvl w:ilvl="0" w:tplc="61348082">
      <w:start w:val="1"/>
      <w:numFmt w:val="decimal"/>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0"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1"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2"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3"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4"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6"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7"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8"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9"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0"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1"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4"/>
  </w:num>
  <w:num w:numId="2">
    <w:abstractNumId w:val="44"/>
  </w:num>
  <w:num w:numId="3">
    <w:abstractNumId w:val="25"/>
  </w:num>
  <w:num w:numId="4">
    <w:abstractNumId w:val="35"/>
  </w:num>
  <w:num w:numId="5">
    <w:abstractNumId w:val="40"/>
  </w:num>
  <w:num w:numId="6">
    <w:abstractNumId w:val="3"/>
  </w:num>
  <w:num w:numId="7">
    <w:abstractNumId w:val="45"/>
  </w:num>
  <w:num w:numId="8">
    <w:abstractNumId w:val="23"/>
  </w:num>
  <w:num w:numId="9">
    <w:abstractNumId w:val="26"/>
  </w:num>
  <w:num w:numId="10">
    <w:abstractNumId w:val="47"/>
  </w:num>
  <w:num w:numId="11">
    <w:abstractNumId w:val="59"/>
  </w:num>
  <w:num w:numId="12">
    <w:abstractNumId w:val="11"/>
  </w:num>
  <w:num w:numId="13">
    <w:abstractNumId w:val="18"/>
  </w:num>
  <w:num w:numId="14">
    <w:abstractNumId w:val="33"/>
  </w:num>
  <w:num w:numId="15">
    <w:abstractNumId w:val="52"/>
  </w:num>
  <w:num w:numId="16">
    <w:abstractNumId w:val="17"/>
  </w:num>
  <w:num w:numId="17">
    <w:abstractNumId w:val="15"/>
  </w:num>
  <w:num w:numId="18">
    <w:abstractNumId w:val="34"/>
  </w:num>
  <w:num w:numId="19">
    <w:abstractNumId w:val="10"/>
  </w:num>
  <w:num w:numId="20">
    <w:abstractNumId w:val="13"/>
  </w:num>
  <w:num w:numId="21">
    <w:abstractNumId w:val="54"/>
  </w:num>
  <w:num w:numId="22">
    <w:abstractNumId w:val="27"/>
  </w:num>
  <w:num w:numId="23">
    <w:abstractNumId w:val="42"/>
  </w:num>
  <w:num w:numId="24">
    <w:abstractNumId w:val="51"/>
  </w:num>
  <w:num w:numId="25">
    <w:abstractNumId w:val="61"/>
  </w:num>
  <w:num w:numId="26">
    <w:abstractNumId w:val="5"/>
  </w:num>
  <w:num w:numId="27">
    <w:abstractNumId w:val="49"/>
  </w:num>
  <w:num w:numId="28">
    <w:abstractNumId w:val="43"/>
  </w:num>
  <w:num w:numId="29">
    <w:abstractNumId w:val="56"/>
  </w:num>
  <w:num w:numId="30">
    <w:abstractNumId w:val="12"/>
  </w:num>
  <w:num w:numId="31">
    <w:abstractNumId w:val="38"/>
  </w:num>
  <w:num w:numId="32">
    <w:abstractNumId w:val="53"/>
  </w:num>
  <w:num w:numId="33">
    <w:abstractNumId w:val="7"/>
  </w:num>
  <w:num w:numId="34">
    <w:abstractNumId w:val="22"/>
  </w:num>
  <w:num w:numId="35">
    <w:abstractNumId w:val="36"/>
  </w:num>
  <w:num w:numId="36">
    <w:abstractNumId w:val="2"/>
  </w:num>
  <w:num w:numId="37">
    <w:abstractNumId w:val="58"/>
  </w:num>
  <w:num w:numId="38">
    <w:abstractNumId w:val="9"/>
  </w:num>
  <w:num w:numId="39">
    <w:abstractNumId w:val="37"/>
  </w:num>
  <w:num w:numId="40">
    <w:abstractNumId w:val="16"/>
  </w:num>
  <w:num w:numId="41">
    <w:abstractNumId w:val="32"/>
  </w:num>
  <w:num w:numId="42">
    <w:abstractNumId w:val="31"/>
  </w:num>
  <w:num w:numId="43">
    <w:abstractNumId w:val="39"/>
  </w:num>
  <w:num w:numId="44">
    <w:abstractNumId w:val="4"/>
  </w:num>
  <w:num w:numId="45">
    <w:abstractNumId w:val="20"/>
  </w:num>
  <w:num w:numId="46">
    <w:abstractNumId w:val="21"/>
  </w:num>
  <w:num w:numId="47">
    <w:abstractNumId w:val="55"/>
  </w:num>
  <w:num w:numId="48">
    <w:abstractNumId w:val="30"/>
  </w:num>
  <w:num w:numId="49">
    <w:abstractNumId w:val="0"/>
  </w:num>
  <w:num w:numId="50">
    <w:abstractNumId w:val="29"/>
  </w:num>
  <w:num w:numId="51">
    <w:abstractNumId w:val="41"/>
  </w:num>
  <w:num w:numId="52">
    <w:abstractNumId w:val="57"/>
  </w:num>
  <w:num w:numId="53">
    <w:abstractNumId w:val="8"/>
  </w:num>
  <w:num w:numId="54">
    <w:abstractNumId w:val="19"/>
  </w:num>
  <w:num w:numId="55">
    <w:abstractNumId w:val="46"/>
  </w:num>
  <w:num w:numId="56">
    <w:abstractNumId w:val="48"/>
  </w:num>
  <w:num w:numId="57">
    <w:abstractNumId w:val="1"/>
  </w:num>
  <w:num w:numId="58">
    <w:abstractNumId w:val="24"/>
  </w:num>
  <w:num w:numId="59">
    <w:abstractNumId w:val="6"/>
  </w:num>
  <w:num w:numId="60">
    <w:abstractNumId w:val="60"/>
  </w:num>
  <w:num w:numId="61">
    <w:abstractNumId w:val="50"/>
  </w:num>
  <w:num w:numId="62">
    <w:abstractNumId w:val="2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mwrAUAG1HKRCwAAAA="/>
  </w:docVars>
  <w:rsids>
    <w:rsidRoot w:val="001741CA"/>
    <w:rsid w:val="00014DD9"/>
    <w:rsid w:val="000211F5"/>
    <w:rsid w:val="000263BF"/>
    <w:rsid w:val="0003125A"/>
    <w:rsid w:val="00036B76"/>
    <w:rsid w:val="00040F57"/>
    <w:rsid w:val="0004387C"/>
    <w:rsid w:val="00043C6C"/>
    <w:rsid w:val="00061B7D"/>
    <w:rsid w:val="000716D7"/>
    <w:rsid w:val="00072F93"/>
    <w:rsid w:val="00073037"/>
    <w:rsid w:val="00073D35"/>
    <w:rsid w:val="00075B0C"/>
    <w:rsid w:val="00077565"/>
    <w:rsid w:val="00081D94"/>
    <w:rsid w:val="000848F0"/>
    <w:rsid w:val="000A12E1"/>
    <w:rsid w:val="000A26EE"/>
    <w:rsid w:val="000A4043"/>
    <w:rsid w:val="000A419D"/>
    <w:rsid w:val="000C00DA"/>
    <w:rsid w:val="000C3B6F"/>
    <w:rsid w:val="000C5914"/>
    <w:rsid w:val="000C7EB9"/>
    <w:rsid w:val="000E628E"/>
    <w:rsid w:val="000E655E"/>
    <w:rsid w:val="000E7A5B"/>
    <w:rsid w:val="00101BE4"/>
    <w:rsid w:val="00101D17"/>
    <w:rsid w:val="00126C33"/>
    <w:rsid w:val="00132CC2"/>
    <w:rsid w:val="001368D7"/>
    <w:rsid w:val="00145244"/>
    <w:rsid w:val="00145EC7"/>
    <w:rsid w:val="001508F3"/>
    <w:rsid w:val="001645D0"/>
    <w:rsid w:val="00172E50"/>
    <w:rsid w:val="001741CA"/>
    <w:rsid w:val="0019788B"/>
    <w:rsid w:val="001B0671"/>
    <w:rsid w:val="001B72AB"/>
    <w:rsid w:val="001D6E0F"/>
    <w:rsid w:val="001E3B5E"/>
    <w:rsid w:val="001E3CD7"/>
    <w:rsid w:val="002226F6"/>
    <w:rsid w:val="00234235"/>
    <w:rsid w:val="00256DF3"/>
    <w:rsid w:val="002630D3"/>
    <w:rsid w:val="00265EA3"/>
    <w:rsid w:val="00271112"/>
    <w:rsid w:val="002757CC"/>
    <w:rsid w:val="00282744"/>
    <w:rsid w:val="00283B8D"/>
    <w:rsid w:val="002A034B"/>
    <w:rsid w:val="002B641C"/>
    <w:rsid w:val="002E1F6E"/>
    <w:rsid w:val="002E2D0C"/>
    <w:rsid w:val="002E4D2D"/>
    <w:rsid w:val="002F2BB7"/>
    <w:rsid w:val="002F349A"/>
    <w:rsid w:val="00302BE1"/>
    <w:rsid w:val="00314E0B"/>
    <w:rsid w:val="00314E4E"/>
    <w:rsid w:val="00320EB7"/>
    <w:rsid w:val="00322478"/>
    <w:rsid w:val="003230B3"/>
    <w:rsid w:val="0034549A"/>
    <w:rsid w:val="0034745B"/>
    <w:rsid w:val="00355417"/>
    <w:rsid w:val="00362983"/>
    <w:rsid w:val="003704B8"/>
    <w:rsid w:val="00381FEE"/>
    <w:rsid w:val="003A3094"/>
    <w:rsid w:val="003B456F"/>
    <w:rsid w:val="003B4ABD"/>
    <w:rsid w:val="003B4AD3"/>
    <w:rsid w:val="003C1EAD"/>
    <w:rsid w:val="003C3249"/>
    <w:rsid w:val="003D2EFE"/>
    <w:rsid w:val="003D3C0F"/>
    <w:rsid w:val="003D3C6E"/>
    <w:rsid w:val="003E0C93"/>
    <w:rsid w:val="003F4460"/>
    <w:rsid w:val="003F4ED5"/>
    <w:rsid w:val="00400803"/>
    <w:rsid w:val="00400C0B"/>
    <w:rsid w:val="0040430F"/>
    <w:rsid w:val="0041321A"/>
    <w:rsid w:val="00414A63"/>
    <w:rsid w:val="00420737"/>
    <w:rsid w:val="004325E3"/>
    <w:rsid w:val="004404D1"/>
    <w:rsid w:val="00444990"/>
    <w:rsid w:val="00445A77"/>
    <w:rsid w:val="00456E73"/>
    <w:rsid w:val="004728E1"/>
    <w:rsid w:val="004A610C"/>
    <w:rsid w:val="004B0C80"/>
    <w:rsid w:val="004B27CB"/>
    <w:rsid w:val="004B69FF"/>
    <w:rsid w:val="004C19FB"/>
    <w:rsid w:val="004C348C"/>
    <w:rsid w:val="004C623F"/>
    <w:rsid w:val="004D243D"/>
    <w:rsid w:val="004E332E"/>
    <w:rsid w:val="004E3C39"/>
    <w:rsid w:val="004E5679"/>
    <w:rsid w:val="0050403D"/>
    <w:rsid w:val="00505BBB"/>
    <w:rsid w:val="005109EB"/>
    <w:rsid w:val="00522183"/>
    <w:rsid w:val="00524978"/>
    <w:rsid w:val="00531117"/>
    <w:rsid w:val="00544041"/>
    <w:rsid w:val="00546DD7"/>
    <w:rsid w:val="005621C3"/>
    <w:rsid w:val="00565154"/>
    <w:rsid w:val="0056646D"/>
    <w:rsid w:val="00576BAF"/>
    <w:rsid w:val="00576E44"/>
    <w:rsid w:val="005856B9"/>
    <w:rsid w:val="00585F73"/>
    <w:rsid w:val="00593324"/>
    <w:rsid w:val="005974F5"/>
    <w:rsid w:val="005B7379"/>
    <w:rsid w:val="005C7A80"/>
    <w:rsid w:val="005D2E60"/>
    <w:rsid w:val="005F3889"/>
    <w:rsid w:val="005F4E82"/>
    <w:rsid w:val="006121C7"/>
    <w:rsid w:val="006332E7"/>
    <w:rsid w:val="00634191"/>
    <w:rsid w:val="00637E9D"/>
    <w:rsid w:val="0064710C"/>
    <w:rsid w:val="006471D3"/>
    <w:rsid w:val="006475CE"/>
    <w:rsid w:val="00664EEC"/>
    <w:rsid w:val="0066752D"/>
    <w:rsid w:val="0067019B"/>
    <w:rsid w:val="00680183"/>
    <w:rsid w:val="00684D21"/>
    <w:rsid w:val="00692BFE"/>
    <w:rsid w:val="006A34CD"/>
    <w:rsid w:val="006A3CEC"/>
    <w:rsid w:val="006C0658"/>
    <w:rsid w:val="006C3A6C"/>
    <w:rsid w:val="006C5F56"/>
    <w:rsid w:val="006D46AD"/>
    <w:rsid w:val="006D53EB"/>
    <w:rsid w:val="006E1E90"/>
    <w:rsid w:val="00716B00"/>
    <w:rsid w:val="00722855"/>
    <w:rsid w:val="00727CE7"/>
    <w:rsid w:val="007333E3"/>
    <w:rsid w:val="007338B0"/>
    <w:rsid w:val="007409F5"/>
    <w:rsid w:val="00753764"/>
    <w:rsid w:val="00761EDA"/>
    <w:rsid w:val="00762F9A"/>
    <w:rsid w:val="00764609"/>
    <w:rsid w:val="00766D7D"/>
    <w:rsid w:val="00772A44"/>
    <w:rsid w:val="007821AE"/>
    <w:rsid w:val="00787E81"/>
    <w:rsid w:val="00790469"/>
    <w:rsid w:val="007955E2"/>
    <w:rsid w:val="007A1B7D"/>
    <w:rsid w:val="007B3943"/>
    <w:rsid w:val="007C37C8"/>
    <w:rsid w:val="007D2B1C"/>
    <w:rsid w:val="007D6599"/>
    <w:rsid w:val="007E7766"/>
    <w:rsid w:val="007F3364"/>
    <w:rsid w:val="008203FF"/>
    <w:rsid w:val="008339EE"/>
    <w:rsid w:val="00841533"/>
    <w:rsid w:val="0084348C"/>
    <w:rsid w:val="00864DC8"/>
    <w:rsid w:val="008704F6"/>
    <w:rsid w:val="00873E45"/>
    <w:rsid w:val="00877B83"/>
    <w:rsid w:val="008854F1"/>
    <w:rsid w:val="00885893"/>
    <w:rsid w:val="00886578"/>
    <w:rsid w:val="008A0F5E"/>
    <w:rsid w:val="008A1EB0"/>
    <w:rsid w:val="008C0DC3"/>
    <w:rsid w:val="008D7B0A"/>
    <w:rsid w:val="008F36FE"/>
    <w:rsid w:val="008F4610"/>
    <w:rsid w:val="00911048"/>
    <w:rsid w:val="009266AF"/>
    <w:rsid w:val="009339A4"/>
    <w:rsid w:val="0094336A"/>
    <w:rsid w:val="0094605E"/>
    <w:rsid w:val="00947AFC"/>
    <w:rsid w:val="009614F1"/>
    <w:rsid w:val="00964F0F"/>
    <w:rsid w:val="00965CC0"/>
    <w:rsid w:val="00985C73"/>
    <w:rsid w:val="00987D19"/>
    <w:rsid w:val="009A1156"/>
    <w:rsid w:val="009A1E7B"/>
    <w:rsid w:val="009C2AC6"/>
    <w:rsid w:val="009D4ECB"/>
    <w:rsid w:val="009D78AD"/>
    <w:rsid w:val="009E5B97"/>
    <w:rsid w:val="009F1030"/>
    <w:rsid w:val="009F1FBB"/>
    <w:rsid w:val="00A04C08"/>
    <w:rsid w:val="00A130C7"/>
    <w:rsid w:val="00A15D42"/>
    <w:rsid w:val="00A266AF"/>
    <w:rsid w:val="00A26C5F"/>
    <w:rsid w:val="00A3106E"/>
    <w:rsid w:val="00A332A3"/>
    <w:rsid w:val="00A349A6"/>
    <w:rsid w:val="00A34E6C"/>
    <w:rsid w:val="00A40FCD"/>
    <w:rsid w:val="00A56E14"/>
    <w:rsid w:val="00A6195F"/>
    <w:rsid w:val="00A67E71"/>
    <w:rsid w:val="00A74EEE"/>
    <w:rsid w:val="00A77D59"/>
    <w:rsid w:val="00A859A5"/>
    <w:rsid w:val="00A86494"/>
    <w:rsid w:val="00A90AA6"/>
    <w:rsid w:val="00AA3973"/>
    <w:rsid w:val="00AA7524"/>
    <w:rsid w:val="00AD366F"/>
    <w:rsid w:val="00AD5E9D"/>
    <w:rsid w:val="00AF7B91"/>
    <w:rsid w:val="00AF7C29"/>
    <w:rsid w:val="00B07B76"/>
    <w:rsid w:val="00B12A88"/>
    <w:rsid w:val="00B14010"/>
    <w:rsid w:val="00B17E12"/>
    <w:rsid w:val="00B27881"/>
    <w:rsid w:val="00B3031E"/>
    <w:rsid w:val="00B34FFF"/>
    <w:rsid w:val="00B37501"/>
    <w:rsid w:val="00B40DCE"/>
    <w:rsid w:val="00B44887"/>
    <w:rsid w:val="00B47EF2"/>
    <w:rsid w:val="00B573D3"/>
    <w:rsid w:val="00B7338C"/>
    <w:rsid w:val="00B83647"/>
    <w:rsid w:val="00B83AEE"/>
    <w:rsid w:val="00B857F1"/>
    <w:rsid w:val="00B8639A"/>
    <w:rsid w:val="00BB05D8"/>
    <w:rsid w:val="00BC4C2F"/>
    <w:rsid w:val="00BC53C0"/>
    <w:rsid w:val="00BE325C"/>
    <w:rsid w:val="00BF7B75"/>
    <w:rsid w:val="00C17D9A"/>
    <w:rsid w:val="00C27493"/>
    <w:rsid w:val="00C36C1F"/>
    <w:rsid w:val="00C36F75"/>
    <w:rsid w:val="00C54EAD"/>
    <w:rsid w:val="00C65BFE"/>
    <w:rsid w:val="00C709E9"/>
    <w:rsid w:val="00C76CDB"/>
    <w:rsid w:val="00C800B8"/>
    <w:rsid w:val="00C80845"/>
    <w:rsid w:val="00C812FE"/>
    <w:rsid w:val="00C902CC"/>
    <w:rsid w:val="00CA07D2"/>
    <w:rsid w:val="00CA7C8F"/>
    <w:rsid w:val="00CC4C53"/>
    <w:rsid w:val="00CE31BD"/>
    <w:rsid w:val="00D025D4"/>
    <w:rsid w:val="00D13EDF"/>
    <w:rsid w:val="00D271E6"/>
    <w:rsid w:val="00D31C2C"/>
    <w:rsid w:val="00D417DC"/>
    <w:rsid w:val="00D449D8"/>
    <w:rsid w:val="00D5555D"/>
    <w:rsid w:val="00D5792F"/>
    <w:rsid w:val="00D63CDE"/>
    <w:rsid w:val="00D817FB"/>
    <w:rsid w:val="00DA36E3"/>
    <w:rsid w:val="00DB3DE3"/>
    <w:rsid w:val="00DC4D8B"/>
    <w:rsid w:val="00DD3453"/>
    <w:rsid w:val="00DD50EE"/>
    <w:rsid w:val="00DD618F"/>
    <w:rsid w:val="00DE5EBD"/>
    <w:rsid w:val="00DF189F"/>
    <w:rsid w:val="00E0156B"/>
    <w:rsid w:val="00E06B6E"/>
    <w:rsid w:val="00E1012F"/>
    <w:rsid w:val="00E10E63"/>
    <w:rsid w:val="00E34959"/>
    <w:rsid w:val="00E37024"/>
    <w:rsid w:val="00E427C5"/>
    <w:rsid w:val="00E45F63"/>
    <w:rsid w:val="00E5616B"/>
    <w:rsid w:val="00E56A97"/>
    <w:rsid w:val="00E61EBD"/>
    <w:rsid w:val="00E62490"/>
    <w:rsid w:val="00E7498C"/>
    <w:rsid w:val="00E7556C"/>
    <w:rsid w:val="00E76C34"/>
    <w:rsid w:val="00E90C6C"/>
    <w:rsid w:val="00EA3644"/>
    <w:rsid w:val="00EB0A0E"/>
    <w:rsid w:val="00ED0166"/>
    <w:rsid w:val="00ED49EB"/>
    <w:rsid w:val="00EE5B85"/>
    <w:rsid w:val="00EE7384"/>
    <w:rsid w:val="00F01CC4"/>
    <w:rsid w:val="00F14CFA"/>
    <w:rsid w:val="00F213B6"/>
    <w:rsid w:val="00F2375C"/>
    <w:rsid w:val="00F25442"/>
    <w:rsid w:val="00F33A0A"/>
    <w:rsid w:val="00F50DF5"/>
    <w:rsid w:val="00F63294"/>
    <w:rsid w:val="00F652CC"/>
    <w:rsid w:val="00F720F8"/>
    <w:rsid w:val="00F83BA6"/>
    <w:rsid w:val="00FA0218"/>
    <w:rsid w:val="00FA0268"/>
    <w:rsid w:val="00FA7037"/>
    <w:rsid w:val="00FB05B5"/>
    <w:rsid w:val="00FB1047"/>
    <w:rsid w:val="00FC6E0F"/>
    <w:rsid w:val="00FD4986"/>
    <w:rsid w:val="00FD5CFB"/>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88926"/>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jp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FA2A4-715C-4FCD-82D4-240A714F7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3</TotalTime>
  <Pages>86</Pages>
  <Words>17815</Words>
  <Characters>101549</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267</cp:revision>
  <dcterms:created xsi:type="dcterms:W3CDTF">2021-01-08T10:16:00Z</dcterms:created>
  <dcterms:modified xsi:type="dcterms:W3CDTF">2021-03-05T05:27:00Z</dcterms:modified>
</cp:coreProperties>
</file>